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629D3F" w14:textId="2EE49D03" w:rsidR="0063395C" w:rsidRPr="00D04A46" w:rsidRDefault="00D04A46">
      <w:pPr>
        <w:rPr>
          <w:lang w:val="en-US"/>
        </w:rPr>
      </w:pPr>
      <w:r>
        <w:rPr>
          <w:lang w:val="en-US"/>
        </w:rPr>
        <w:t>Bruce Metzger said that.</w:t>
      </w:r>
      <w:r w:rsidR="002B6625">
        <w:rPr>
          <w:rStyle w:val="FootnoteReference"/>
          <w:lang w:val="en-US"/>
        </w:rPr>
        <w:footnoteReference w:id="1"/>
      </w:r>
    </w:p>
    <w:sectPr w:rsidR="0063395C" w:rsidRPr="00D04A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8A7041" w14:textId="77777777" w:rsidR="002B6625" w:rsidRDefault="002B6625" w:rsidP="002B6625">
      <w:r>
        <w:separator/>
      </w:r>
    </w:p>
  </w:endnote>
  <w:endnote w:type="continuationSeparator" w:id="0">
    <w:p w14:paraId="1FBF74B4" w14:textId="77777777" w:rsidR="002B6625" w:rsidRDefault="002B6625" w:rsidP="002B66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AAB466" w14:textId="77777777" w:rsidR="002B6625" w:rsidRDefault="002B6625" w:rsidP="002B6625">
      <w:r>
        <w:separator/>
      </w:r>
    </w:p>
  </w:footnote>
  <w:footnote w:type="continuationSeparator" w:id="0">
    <w:p w14:paraId="6906E612" w14:textId="77777777" w:rsidR="002B6625" w:rsidRDefault="002B6625" w:rsidP="002B6625">
      <w:r>
        <w:continuationSeparator/>
      </w:r>
    </w:p>
  </w:footnote>
  <w:footnote w:id="1">
    <w:p w14:paraId="1368394F" w14:textId="4891CFB5" w:rsidR="002B6625" w:rsidRPr="002B6625" w:rsidRDefault="002B6625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WHxovGn","properties":{"formattedCitation":"Bruce M. Metzger and Bart D. Ehrman, {\\i{}The Text of the New Testament: Its Transmission, Corruption, and Restoration}, 4th ed. (New York, NY: Oxford University Press, 2005).","plainCitation":"Bruce M. Metzger and Bart D. Ehrman, The Text of the New Testament: Its Transmission, Corruption, and Restoration, 4th ed. (New York, NY: Oxford University Press, 2005).","noteIndex":1},"citationItems":[{"id":108,"uris":["http://zotero.org/users/local/ePop53q9/items/QNCJ8S4V"],"itemData":{"id":108,"type":"book","edition":"4","event-place":"New York, NY","publisher":"Oxford University Press","publisher-place":"New York, NY","title":"The Text of the New Testament: Its Transmission, Corruption, and Restoration","title-short":"Text of the New Testament","author":[{"family":"Metzger","given":"Bruce M."},{"family":"Ehrman","given":"Bart D."}],"issued":{"date-parts":[["2005"]]}}}],"schema":"https://github.com/citation-style-language/schema/raw/master/csl-citation.json"} </w:instrText>
      </w:r>
      <w:r>
        <w:fldChar w:fldCharType="separate"/>
      </w:r>
      <w:r w:rsidRPr="002B6625">
        <w:rPr>
          <w:rFonts w:ascii="Calibri" w:cs="Calibri"/>
          <w:lang w:val="en-GB"/>
        </w:rPr>
        <w:t xml:space="preserve">Bruce M. Metzger and Bart D. Ehrman, </w:t>
      </w:r>
      <w:r w:rsidRPr="002B6625">
        <w:rPr>
          <w:rFonts w:ascii="Calibri" w:cs="Calibri"/>
          <w:i/>
          <w:iCs/>
          <w:lang w:val="en-GB"/>
        </w:rPr>
        <w:t>The Text of the New Testament: Its Transmission, Corruption, and Restoration</w:t>
      </w:r>
      <w:r w:rsidRPr="002B6625">
        <w:rPr>
          <w:rFonts w:ascii="Calibri" w:cs="Calibri"/>
          <w:lang w:val="en-GB"/>
        </w:rPr>
        <w:t>, 4th ed. (New York, NY: Oxford University Press, 2005)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0404"/>
    <w:rsid w:val="00223331"/>
    <w:rsid w:val="002B6625"/>
    <w:rsid w:val="0063395C"/>
    <w:rsid w:val="00AA0404"/>
    <w:rsid w:val="00D04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21A6AA4"/>
  <w15:chartTrackingRefBased/>
  <w15:docId w15:val="{3C8C38E0-2675-714D-B7E7-EC66B8530E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2B662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B662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B662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</Words>
  <Characters>23</Characters>
  <Application>Microsoft Office Word</Application>
  <DocSecurity>0</DocSecurity>
  <Lines>1</Lines>
  <Paragraphs>1</Paragraphs>
  <ScaleCrop>false</ScaleCrop>
  <Company/>
  <LinksUpToDate>false</LinksUpToDate>
  <CharactersWithSpaces>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W</dc:creator>
  <cp:keywords/>
  <dc:description/>
  <cp:lastModifiedBy>Nick W</cp:lastModifiedBy>
  <cp:revision>3</cp:revision>
  <dcterms:created xsi:type="dcterms:W3CDTF">2022-08-06T07:23:00Z</dcterms:created>
  <dcterms:modified xsi:type="dcterms:W3CDTF">2022-08-06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1"&gt;&lt;session id="XzWRcZhi"/&gt;&lt;style id="http://www.zotero.org/styles/turabian-fullnote-bibliography" hasBibliography="1" bibliographyStyleHasBeenSet="0"/&gt;&lt;prefs&gt;&lt;pref name="fieldType" value="Field"/&gt;&lt;pref name="au</vt:lpwstr>
  </property>
  <property fmtid="{D5CDD505-2E9C-101B-9397-08002B2CF9AE}" pid="3" name="ZOTERO_PREF_2">
    <vt:lpwstr>tomaticJournalAbbreviations" value="true"/&gt;&lt;pref name="noteType" value="1"/&gt;&lt;/prefs&gt;&lt;/data&gt;</vt:lpwstr>
  </property>
</Properties>
</file>